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393A" w:rsidRPr="007712E7" w:rsidRDefault="0067239C" w:rsidP="003B5FCD">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3D406F">
        <w:rPr>
          <w:rFonts w:ascii="Times New Roman" w:hAnsi="Times New Roman" w:cs="Times New Roman"/>
          <w:sz w:val="24"/>
          <w:szCs w:val="24"/>
        </w:rPr>
        <w:t>Name of Student</w:t>
      </w:r>
      <w:r>
        <w:rPr>
          <w:rFonts w:ascii="Times New Roman" w:hAnsi="Times New Roman" w:cs="Times New Roman"/>
          <w:sz w:val="24"/>
          <w:szCs w:val="24"/>
        </w:rPr>
        <w:t>]</w:t>
      </w:r>
    </w:p>
    <w:p w:rsidR="00A8393A" w:rsidRPr="007712E7" w:rsidRDefault="0067239C" w:rsidP="003B5FCD">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004668">
        <w:rPr>
          <w:rFonts w:ascii="Times New Roman" w:hAnsi="Times New Roman" w:cs="Times New Roman"/>
          <w:sz w:val="24"/>
          <w:szCs w:val="24"/>
        </w:rPr>
        <w:t>Name of Professor</w:t>
      </w:r>
      <w:r>
        <w:rPr>
          <w:rFonts w:ascii="Times New Roman" w:hAnsi="Times New Roman" w:cs="Times New Roman"/>
          <w:sz w:val="24"/>
          <w:szCs w:val="24"/>
        </w:rPr>
        <w:t>]</w:t>
      </w:r>
    </w:p>
    <w:p w:rsidR="00A8393A" w:rsidRDefault="0067239C" w:rsidP="003B5FCD">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004668">
        <w:rPr>
          <w:rFonts w:ascii="Times New Roman" w:hAnsi="Times New Roman" w:cs="Times New Roman"/>
          <w:sz w:val="24"/>
          <w:szCs w:val="24"/>
        </w:rPr>
        <w:t>Name of Class</w:t>
      </w:r>
      <w:r>
        <w:rPr>
          <w:rFonts w:ascii="Times New Roman" w:hAnsi="Times New Roman" w:cs="Times New Roman"/>
          <w:sz w:val="24"/>
          <w:szCs w:val="24"/>
        </w:rPr>
        <w:t>]</w:t>
      </w:r>
    </w:p>
    <w:p w:rsidR="00A8393A" w:rsidRDefault="0067239C" w:rsidP="003B5FCD">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3D406F">
        <w:rPr>
          <w:rFonts w:ascii="Times New Roman" w:hAnsi="Times New Roman" w:cs="Times New Roman"/>
          <w:sz w:val="24"/>
          <w:szCs w:val="24"/>
        </w:rPr>
        <w:t>Day Month Year</w:t>
      </w:r>
      <w:r>
        <w:rPr>
          <w:rFonts w:ascii="Times New Roman" w:hAnsi="Times New Roman" w:cs="Times New Roman"/>
          <w:sz w:val="24"/>
          <w:szCs w:val="24"/>
        </w:rPr>
        <w:t>]</w:t>
      </w:r>
    </w:p>
    <w:p w:rsidR="00B22370" w:rsidRDefault="0067239C" w:rsidP="00B22370">
      <w:pPr>
        <w:tabs>
          <w:tab w:val="left" w:pos="720"/>
          <w:tab w:val="left" w:pos="1245"/>
        </w:tabs>
        <w:spacing w:after="0" w:line="480" w:lineRule="auto"/>
        <w:jc w:val="center"/>
        <w:rPr>
          <w:rFonts w:ascii="Times New Roman" w:hAnsi="Times New Roman" w:cs="Times New Roman"/>
          <w:b/>
          <w:sz w:val="24"/>
          <w:szCs w:val="24"/>
        </w:rPr>
      </w:pPr>
      <w:r w:rsidRPr="00B22370">
        <w:rPr>
          <w:rFonts w:ascii="Times New Roman" w:hAnsi="Times New Roman" w:cs="Times New Roman"/>
          <w:b/>
          <w:sz w:val="24"/>
          <w:szCs w:val="24"/>
        </w:rPr>
        <w:t>Adolescence</w:t>
      </w:r>
    </w:p>
    <w:p w:rsidR="004B59D5" w:rsidRPr="00F7455D" w:rsidRDefault="0067239C" w:rsidP="003B5FCD">
      <w:pPr>
        <w:tabs>
          <w:tab w:val="left" w:pos="720"/>
          <w:tab w:val="left" w:pos="1245"/>
        </w:tabs>
        <w:spacing w:after="0" w:line="480" w:lineRule="auto"/>
        <w:rPr>
          <w:rFonts w:ascii="Times New Roman" w:hAnsi="Times New Roman" w:cs="Times New Roman"/>
          <w:b/>
          <w:sz w:val="24"/>
          <w:szCs w:val="24"/>
        </w:rPr>
      </w:pPr>
      <w:r w:rsidRPr="00F7455D">
        <w:rPr>
          <w:rFonts w:ascii="Times New Roman" w:hAnsi="Times New Roman" w:cs="Times New Roman"/>
          <w:b/>
          <w:sz w:val="24"/>
          <w:szCs w:val="24"/>
        </w:rPr>
        <w:t>Introduction</w:t>
      </w:r>
    </w:p>
    <w:p w:rsidR="001A67DC" w:rsidRDefault="0067239C" w:rsidP="009B4B50">
      <w:pPr>
        <w:tabs>
          <w:tab w:val="left" w:pos="720"/>
          <w:tab w:val="left" w:pos="124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Adolescents are predominantly insensitive to influence from their neighbo</w:t>
      </w:r>
      <w:r w:rsidR="00A0488F">
        <w:rPr>
          <w:rFonts w:ascii="Times New Roman" w:hAnsi="Times New Roman" w:cs="Times New Roman"/>
          <w:sz w:val="24"/>
          <w:szCs w:val="24"/>
        </w:rPr>
        <w:t>rhoods, schools, peer groups</w:t>
      </w:r>
      <w:r>
        <w:rPr>
          <w:rFonts w:ascii="Times New Roman" w:hAnsi="Times New Roman" w:cs="Times New Roman"/>
          <w:sz w:val="24"/>
          <w:szCs w:val="24"/>
        </w:rPr>
        <w:t xml:space="preserve"> their families</w:t>
      </w:r>
      <w:r w:rsidR="00A0488F">
        <w:rPr>
          <w:rFonts w:ascii="Times New Roman" w:hAnsi="Times New Roman" w:cs="Times New Roman"/>
          <w:sz w:val="24"/>
          <w:szCs w:val="24"/>
        </w:rPr>
        <w:t xml:space="preserve"> and social environment</w:t>
      </w:r>
      <w:r>
        <w:rPr>
          <w:rFonts w:ascii="Times New Roman" w:hAnsi="Times New Roman" w:cs="Times New Roman"/>
          <w:sz w:val="24"/>
          <w:szCs w:val="24"/>
        </w:rPr>
        <w:t xml:space="preserve">. </w:t>
      </w:r>
      <w:r w:rsidR="002E6751">
        <w:rPr>
          <w:rFonts w:ascii="Times New Roman" w:hAnsi="Times New Roman" w:cs="Times New Roman"/>
          <w:sz w:val="24"/>
          <w:szCs w:val="24"/>
        </w:rPr>
        <w:t>In America</w:t>
      </w:r>
      <w:r w:rsidR="00D37627">
        <w:rPr>
          <w:rFonts w:ascii="Times New Roman" w:hAnsi="Times New Roman" w:cs="Times New Roman"/>
          <w:sz w:val="24"/>
          <w:szCs w:val="24"/>
        </w:rPr>
        <w:t>,</w:t>
      </w:r>
      <w:r w:rsidR="00670CBA">
        <w:rPr>
          <w:rFonts w:ascii="Times New Roman" w:hAnsi="Times New Roman" w:cs="Times New Roman"/>
          <w:sz w:val="24"/>
          <w:szCs w:val="24"/>
        </w:rPr>
        <w:t xml:space="preserve"> adolescents (between ages 10 and 19) </w:t>
      </w:r>
      <w:r w:rsidR="00613A5E">
        <w:rPr>
          <w:rFonts w:ascii="Times New Roman" w:hAnsi="Times New Roman" w:cs="Times New Roman"/>
          <w:sz w:val="24"/>
          <w:szCs w:val="24"/>
        </w:rPr>
        <w:t>comprise</w:t>
      </w:r>
      <w:r w:rsidR="00670CBA">
        <w:rPr>
          <w:rFonts w:ascii="Times New Roman" w:hAnsi="Times New Roman" w:cs="Times New Roman"/>
          <w:sz w:val="24"/>
          <w:szCs w:val="24"/>
        </w:rPr>
        <w:t xml:space="preserve"> of 13 percent of the </w:t>
      </w:r>
      <w:r w:rsidR="00A259FF">
        <w:rPr>
          <w:rFonts w:ascii="Times New Roman" w:hAnsi="Times New Roman" w:cs="Times New Roman"/>
          <w:sz w:val="24"/>
          <w:szCs w:val="24"/>
        </w:rPr>
        <w:t>total</w:t>
      </w:r>
      <w:r w:rsidR="00670CBA">
        <w:rPr>
          <w:rFonts w:ascii="Times New Roman" w:hAnsi="Times New Roman" w:cs="Times New Roman"/>
          <w:sz w:val="24"/>
          <w:szCs w:val="24"/>
        </w:rPr>
        <w:t xml:space="preserve"> population</w:t>
      </w:r>
      <w:r w:rsidR="007C1AD6">
        <w:rPr>
          <w:rFonts w:ascii="Times New Roman" w:hAnsi="Times New Roman" w:cs="Times New Roman"/>
          <w:sz w:val="24"/>
          <w:szCs w:val="24"/>
        </w:rPr>
        <w:t xml:space="preserve"> </w:t>
      </w:r>
      <w:r w:rsidR="007C1AD6">
        <w:rPr>
          <w:rFonts w:ascii="Times New Roman" w:hAnsi="Times New Roman" w:cs="Times New Roman"/>
          <w:sz w:val="24"/>
          <w:szCs w:val="24"/>
        </w:rPr>
        <w:fldChar w:fldCharType="begin"/>
      </w:r>
      <w:r w:rsidR="007C1AD6">
        <w:rPr>
          <w:rFonts w:ascii="Times New Roman" w:hAnsi="Times New Roman" w:cs="Times New Roman"/>
          <w:sz w:val="24"/>
          <w:szCs w:val="24"/>
        </w:rPr>
        <w:instrText xml:space="preserve"> ADDIN ZOTERO_ITEM CSL_CITATION {"citationID":"umxVJEnj","properties":{"formattedCitation":"(US Census Bureau)","plainCitation":"(US Census Bureau)","noteIndex":0},"citationItems":[{"id":158,"uris":["http://zotero.org/users/local/4cj2SgiL/items/S4ALRBHS"],"uri":["http://zotero.org/users/local/4cj2SgiL/items/S4ALRBHS"],"itemData":{"id":158,"type":"webpage","title":"Current Population Survey (CPS), CPS Table Creator","abstract":"US Census Bureau information on the subject of Current Population Survey (CPS). Data section.","URL":"https://www.census.gov/cps/data/cpstablecreator.html","language":"EN-US","author":[{"family":"US Census Bureau","given":"Demographic Internet Staff"}],"accessed":{"date-parts":[["2019",5,24]]}}}],"schema":"https://github.com/citation-style-language/schema/raw/master/csl-citation.json"} </w:instrText>
      </w:r>
      <w:r w:rsidR="007C1AD6">
        <w:rPr>
          <w:rFonts w:ascii="Times New Roman" w:hAnsi="Times New Roman" w:cs="Times New Roman"/>
          <w:sz w:val="24"/>
          <w:szCs w:val="24"/>
        </w:rPr>
        <w:fldChar w:fldCharType="separate"/>
      </w:r>
      <w:r w:rsidR="007C1AD6" w:rsidRPr="007C1AD6">
        <w:rPr>
          <w:rFonts w:ascii="Times New Roman" w:hAnsi="Times New Roman" w:cs="Times New Roman"/>
          <w:sz w:val="24"/>
        </w:rPr>
        <w:t>(US Census Bureau)</w:t>
      </w:r>
      <w:r w:rsidR="007C1AD6">
        <w:rPr>
          <w:rFonts w:ascii="Times New Roman" w:hAnsi="Times New Roman" w:cs="Times New Roman"/>
          <w:sz w:val="24"/>
          <w:szCs w:val="24"/>
        </w:rPr>
        <w:fldChar w:fldCharType="end"/>
      </w:r>
      <w:r w:rsidR="00670CBA">
        <w:rPr>
          <w:rFonts w:ascii="Times New Roman" w:hAnsi="Times New Roman" w:cs="Times New Roman"/>
          <w:sz w:val="24"/>
          <w:szCs w:val="24"/>
        </w:rPr>
        <w:t xml:space="preserve">. </w:t>
      </w:r>
      <w:r w:rsidR="00821F05">
        <w:rPr>
          <w:rFonts w:ascii="Times New Roman" w:hAnsi="Times New Roman" w:cs="Times New Roman"/>
          <w:sz w:val="24"/>
          <w:szCs w:val="24"/>
        </w:rPr>
        <w:t>This is because adolescents a</w:t>
      </w:r>
      <w:r w:rsidR="00B1719F">
        <w:rPr>
          <w:rFonts w:ascii="Times New Roman" w:hAnsi="Times New Roman" w:cs="Times New Roman"/>
          <w:sz w:val="24"/>
          <w:szCs w:val="24"/>
        </w:rPr>
        <w:t xml:space="preserve">re in developmental transition. </w:t>
      </w:r>
      <w:r w:rsidR="006E25C8">
        <w:rPr>
          <w:rFonts w:ascii="Times New Roman" w:hAnsi="Times New Roman" w:cs="Times New Roman"/>
          <w:sz w:val="24"/>
          <w:szCs w:val="24"/>
        </w:rPr>
        <w:t xml:space="preserve">During these developmental stages, their behavioral patterns are being established that help in determining their contemporary health status. </w:t>
      </w:r>
      <w:r w:rsidR="00B1719F">
        <w:rPr>
          <w:rFonts w:ascii="Times New Roman" w:hAnsi="Times New Roman" w:cs="Times New Roman"/>
          <w:sz w:val="24"/>
          <w:szCs w:val="24"/>
        </w:rPr>
        <w:t>Since adolescents spend most of their time at home than school, therefore, it becomes their parents' responsibility to impro</w:t>
      </w:r>
      <w:r w:rsidR="00ED6C11">
        <w:rPr>
          <w:rFonts w:ascii="Times New Roman" w:hAnsi="Times New Roman" w:cs="Times New Roman"/>
          <w:sz w:val="24"/>
          <w:szCs w:val="24"/>
        </w:rPr>
        <w:t>ve the health status of</w:t>
      </w:r>
      <w:r w:rsidR="00B1719F">
        <w:rPr>
          <w:rFonts w:ascii="Times New Roman" w:hAnsi="Times New Roman" w:cs="Times New Roman"/>
          <w:sz w:val="24"/>
          <w:szCs w:val="24"/>
        </w:rPr>
        <w:t xml:space="preserve"> adolescents</w:t>
      </w:r>
      <w:r w:rsidR="00ED6C11">
        <w:rPr>
          <w:rFonts w:ascii="Times New Roman" w:hAnsi="Times New Roman" w:cs="Times New Roman"/>
          <w:sz w:val="24"/>
          <w:szCs w:val="24"/>
        </w:rPr>
        <w:t xml:space="preserve"> in America</w:t>
      </w:r>
      <w:r w:rsidR="00B1719F">
        <w:rPr>
          <w:rFonts w:ascii="Times New Roman" w:hAnsi="Times New Roman" w:cs="Times New Roman"/>
          <w:sz w:val="24"/>
          <w:szCs w:val="24"/>
        </w:rPr>
        <w:t>.</w:t>
      </w:r>
    </w:p>
    <w:p w:rsidR="00FB348B" w:rsidRDefault="0067239C" w:rsidP="009B4B50">
      <w:pPr>
        <w:tabs>
          <w:tab w:val="left" w:pos="720"/>
          <w:tab w:val="left" w:pos="1245"/>
        </w:tabs>
        <w:spacing w:after="0" w:line="480" w:lineRule="auto"/>
        <w:jc w:val="both"/>
        <w:rPr>
          <w:rFonts w:ascii="Times New Roman" w:hAnsi="Times New Roman" w:cs="Times New Roman"/>
          <w:b/>
          <w:sz w:val="24"/>
          <w:szCs w:val="24"/>
        </w:rPr>
      </w:pPr>
      <w:r w:rsidRPr="00FB348B">
        <w:rPr>
          <w:rFonts w:ascii="Times New Roman" w:hAnsi="Times New Roman" w:cs="Times New Roman"/>
          <w:b/>
          <w:sz w:val="24"/>
          <w:szCs w:val="24"/>
        </w:rPr>
        <w:t>Discussion</w:t>
      </w:r>
      <w:r w:rsidR="00D71C6F" w:rsidRPr="00FB348B">
        <w:rPr>
          <w:rFonts w:ascii="Times New Roman" w:hAnsi="Times New Roman" w:cs="Times New Roman"/>
          <w:b/>
          <w:sz w:val="24"/>
          <w:szCs w:val="24"/>
        </w:rPr>
        <w:t xml:space="preserve"> </w:t>
      </w:r>
    </w:p>
    <w:p w:rsidR="003A4394" w:rsidRPr="00FB348B" w:rsidRDefault="0067239C" w:rsidP="009B4B50">
      <w:pPr>
        <w:tabs>
          <w:tab w:val="left" w:pos="720"/>
          <w:tab w:val="left" w:pos="1245"/>
        </w:tabs>
        <w:spacing w:after="0" w:line="480" w:lineRule="auto"/>
        <w:jc w:val="both"/>
        <w:rPr>
          <w:rFonts w:ascii="Times New Roman" w:hAnsi="Times New Roman" w:cs="Times New Roman"/>
          <w:b/>
          <w:sz w:val="24"/>
          <w:szCs w:val="24"/>
        </w:rPr>
      </w:pPr>
      <w:r>
        <w:rPr>
          <w:rFonts w:ascii="Times New Roman" w:hAnsi="Times New Roman" w:cs="Times New Roman"/>
          <w:sz w:val="24"/>
          <w:szCs w:val="24"/>
        </w:rPr>
        <w:tab/>
        <w:t>Adolescents are normally healthy times of life</w:t>
      </w:r>
      <w:r w:rsidR="0003179B">
        <w:rPr>
          <w:rFonts w:ascii="Times New Roman" w:hAnsi="Times New Roman" w:cs="Times New Roman"/>
          <w:sz w:val="24"/>
          <w:szCs w:val="24"/>
        </w:rPr>
        <w:t>,</w:t>
      </w:r>
      <w:r>
        <w:rPr>
          <w:rFonts w:ascii="Times New Roman" w:hAnsi="Times New Roman" w:cs="Times New Roman"/>
          <w:sz w:val="24"/>
          <w:szCs w:val="24"/>
        </w:rPr>
        <w:t xml:space="preserve"> som</w:t>
      </w:r>
      <w:r>
        <w:rPr>
          <w:rFonts w:ascii="Times New Roman" w:hAnsi="Times New Roman" w:cs="Times New Roman"/>
          <w:sz w:val="24"/>
          <w:szCs w:val="24"/>
        </w:rPr>
        <w:t xml:space="preserve">e vital social and </w:t>
      </w:r>
      <w:r w:rsidR="002A37D4">
        <w:rPr>
          <w:rFonts w:ascii="Times New Roman" w:hAnsi="Times New Roman" w:cs="Times New Roman"/>
          <w:sz w:val="24"/>
          <w:szCs w:val="24"/>
        </w:rPr>
        <w:t>health concerns establish</w:t>
      </w:r>
      <w:r>
        <w:rPr>
          <w:rFonts w:ascii="Times New Roman" w:hAnsi="Times New Roman" w:cs="Times New Roman"/>
          <w:sz w:val="24"/>
          <w:szCs w:val="24"/>
        </w:rPr>
        <w:t xml:space="preserve"> start during these stages.</w:t>
      </w:r>
      <w:r w:rsidR="007C1AD6">
        <w:rPr>
          <w:rFonts w:ascii="Times New Roman" w:hAnsi="Times New Roman" w:cs="Times New Roman"/>
          <w:sz w:val="24"/>
          <w:szCs w:val="24"/>
        </w:rPr>
        <w:t xml:space="preserve"> </w:t>
      </w:r>
      <w:r w:rsidR="00A67907">
        <w:rPr>
          <w:rFonts w:ascii="Times New Roman" w:hAnsi="Times New Roman" w:cs="Times New Roman"/>
          <w:sz w:val="24"/>
          <w:szCs w:val="24"/>
        </w:rPr>
        <w:t xml:space="preserve">There is less likelihood of engaging in risky behaviors if adolescents are bonded with a caring adult and have good communication. </w:t>
      </w:r>
      <w:r w:rsidR="00207C70">
        <w:rPr>
          <w:rFonts w:ascii="Times New Roman" w:hAnsi="Times New Roman" w:cs="Times New Roman"/>
          <w:sz w:val="24"/>
          <w:szCs w:val="24"/>
        </w:rPr>
        <w:t xml:space="preserve">Parents involve and supervise the activities of their adolescents have been </w:t>
      </w:r>
      <w:r w:rsidR="00FD5A1A">
        <w:rPr>
          <w:rFonts w:ascii="Times New Roman" w:hAnsi="Times New Roman" w:cs="Times New Roman"/>
          <w:sz w:val="24"/>
          <w:szCs w:val="24"/>
        </w:rPr>
        <w:t>encouraging</w:t>
      </w:r>
      <w:r w:rsidR="00207C70">
        <w:rPr>
          <w:rFonts w:ascii="Times New Roman" w:hAnsi="Times New Roman" w:cs="Times New Roman"/>
          <w:sz w:val="24"/>
          <w:szCs w:val="24"/>
        </w:rPr>
        <w:t xml:space="preserve"> a safe environment along with </w:t>
      </w:r>
      <w:r w:rsidR="00FD5A1A">
        <w:rPr>
          <w:rFonts w:ascii="Times New Roman" w:hAnsi="Times New Roman" w:cs="Times New Roman"/>
          <w:sz w:val="24"/>
          <w:szCs w:val="24"/>
        </w:rPr>
        <w:t>discovering</w:t>
      </w:r>
      <w:r w:rsidR="00207C70">
        <w:rPr>
          <w:rFonts w:ascii="Times New Roman" w:hAnsi="Times New Roman" w:cs="Times New Roman"/>
          <w:sz w:val="24"/>
          <w:szCs w:val="24"/>
        </w:rPr>
        <w:t xml:space="preserve"> new opportunities</w:t>
      </w:r>
      <w:r w:rsidR="002474F8">
        <w:rPr>
          <w:rFonts w:ascii="Times New Roman" w:hAnsi="Times New Roman" w:cs="Times New Roman"/>
          <w:sz w:val="24"/>
          <w:szCs w:val="24"/>
        </w:rPr>
        <w:t xml:space="preserve"> </w:t>
      </w:r>
      <w:r w:rsidR="002474F8">
        <w:rPr>
          <w:rFonts w:ascii="Times New Roman" w:hAnsi="Times New Roman" w:cs="Times New Roman"/>
          <w:sz w:val="24"/>
          <w:szCs w:val="24"/>
        </w:rPr>
        <w:fldChar w:fldCharType="begin"/>
      </w:r>
      <w:r w:rsidR="002474F8">
        <w:rPr>
          <w:rFonts w:ascii="Times New Roman" w:hAnsi="Times New Roman" w:cs="Times New Roman"/>
          <w:sz w:val="24"/>
          <w:szCs w:val="24"/>
        </w:rPr>
        <w:instrText xml:space="preserve"> ADDIN ZOTERO_ITEM CSL_CITATION {"citationID":"sr1EYLfS","properties":{"formattedCitation":"(Moore et al.)","plainCitation":"(Moore et al.)","noteIndex":0},"citationItems":[{"id":160,"uris":["http://zotero.org/users/local/4cj2SgiL/items/SPGNRU58"],"uri":["http://zotero.org/users/local/4cj2SgiL/items/SPGNRU58"],"itemData":{"id":160,"type":"book","title":"Exploring the Links Between Family Strengths and Adolescents Outcomes. Research Brief, Publication #2009-20","publisher":"Child Trends","source":"ERIC","abstract":"When families make the news, it is often for negative reasons such as violence or abuse. Negative perceptions of low-income families tend to be especially strong. However, families are critical to the positive development of children and youth, as well as to problems that may affect that development. Thus, it is important to examine not just the deficits, but also the assets and strengths that families of all income levels bring to raising children.  This Research Brief reports on the results of new Child Trends analyses of data from the 2005 Every Child Every Promise Study conducted by America's Promise Alliance. Findings indicate that family strengths are associated with significantly better outcomes for adolescents in both lower-income families and higher-income families. Specifically, the findings are that adolescents from families that have these strengths are more likely to perform well in school, to avoid risky behaviors, and to demonstrate positive social behaviors than are adolescents from families that lack these strengths. Although particular focus was on lower-income families--those making less than $50,000 a year--similar results were found for families making $50,000 a year or more. In sum, outcomes for adolescents are significantly better when they live in families with the strengths identified in this brief. This finding holds for adolescents in lower-income families, not just affluent families. In addition, the finding holds for all three adolescent outcomes and for all four measures of family strengths, though role modeling as measured here is the weakest of the four. (Contains 4 figures and 1 table.)","language":"en","author":[{"family":"Moore","given":"Kristin Anderson"},{"family":"Whitney","given":"Camille"},{"family":"Kinukawa","given":"Akemi"},{"family":"Scarupa","given":"Harriet J."}],"issued":{"date-parts":[["2009",4]]},"accessed":{"date-parts":[["2019",5,24]]}}}],"schema":"https://github.com/citation-style-language/schema/raw/master/csl-citation.json"} </w:instrText>
      </w:r>
      <w:r w:rsidR="002474F8">
        <w:rPr>
          <w:rFonts w:ascii="Times New Roman" w:hAnsi="Times New Roman" w:cs="Times New Roman"/>
          <w:sz w:val="24"/>
          <w:szCs w:val="24"/>
        </w:rPr>
        <w:fldChar w:fldCharType="separate"/>
      </w:r>
      <w:r w:rsidR="002474F8" w:rsidRPr="002474F8">
        <w:rPr>
          <w:rFonts w:ascii="Times New Roman" w:hAnsi="Times New Roman" w:cs="Times New Roman"/>
          <w:sz w:val="24"/>
        </w:rPr>
        <w:t>(Moore et al.)</w:t>
      </w:r>
      <w:r w:rsidR="002474F8">
        <w:rPr>
          <w:rFonts w:ascii="Times New Roman" w:hAnsi="Times New Roman" w:cs="Times New Roman"/>
          <w:sz w:val="24"/>
          <w:szCs w:val="24"/>
        </w:rPr>
        <w:fldChar w:fldCharType="end"/>
      </w:r>
      <w:r w:rsidR="00207C70">
        <w:rPr>
          <w:rFonts w:ascii="Times New Roman" w:hAnsi="Times New Roman" w:cs="Times New Roman"/>
          <w:sz w:val="24"/>
          <w:szCs w:val="24"/>
        </w:rPr>
        <w:t xml:space="preserve">. </w:t>
      </w:r>
      <w:r w:rsidR="0059176E">
        <w:rPr>
          <w:rFonts w:ascii="Times New Roman" w:hAnsi="Times New Roman" w:cs="Times New Roman"/>
          <w:sz w:val="24"/>
          <w:szCs w:val="24"/>
        </w:rPr>
        <w:t>Adolescents, when they live in families, hav</w:t>
      </w:r>
      <w:r w:rsidR="00F96E6E">
        <w:rPr>
          <w:rFonts w:ascii="Times New Roman" w:hAnsi="Times New Roman" w:cs="Times New Roman"/>
          <w:sz w:val="24"/>
          <w:szCs w:val="24"/>
        </w:rPr>
        <w:t>e significantly better outcomes and their lives are shaped by parents from birth to adulthood.</w:t>
      </w:r>
      <w:r w:rsidR="0029140D">
        <w:rPr>
          <w:rFonts w:ascii="Times New Roman" w:hAnsi="Times New Roman" w:cs="Times New Roman"/>
          <w:sz w:val="24"/>
          <w:szCs w:val="24"/>
        </w:rPr>
        <w:t xml:space="preserve"> A close adolescent and parent relationship, positive parent role and shared family activities, good parenting skills have a well-documented impact on adolescent health. </w:t>
      </w:r>
      <w:r w:rsidR="00380014">
        <w:rPr>
          <w:rFonts w:ascii="Times New Roman" w:hAnsi="Times New Roman" w:cs="Times New Roman"/>
          <w:sz w:val="24"/>
          <w:szCs w:val="24"/>
        </w:rPr>
        <w:t xml:space="preserve">Parents can have a positive change in these areas for adolescents, while social policies help in taking such steps. </w:t>
      </w:r>
      <w:r w:rsidR="00993B7D">
        <w:rPr>
          <w:rFonts w:ascii="Times New Roman" w:hAnsi="Times New Roman" w:cs="Times New Roman"/>
          <w:sz w:val="24"/>
          <w:szCs w:val="24"/>
        </w:rPr>
        <w:t xml:space="preserve">Adolescents </w:t>
      </w:r>
      <w:r w:rsidR="00993B7D">
        <w:rPr>
          <w:rFonts w:ascii="Times New Roman" w:hAnsi="Times New Roman" w:cs="Times New Roman"/>
          <w:sz w:val="24"/>
          <w:szCs w:val="24"/>
        </w:rPr>
        <w:lastRenderedPageBreak/>
        <w:t>who have lower access to health care services or who live in poverty are more likely to have health issues.</w:t>
      </w:r>
    </w:p>
    <w:p w:rsidR="00540363" w:rsidRPr="005E1596" w:rsidRDefault="0067239C" w:rsidP="009B4B50">
      <w:pPr>
        <w:tabs>
          <w:tab w:val="left" w:pos="720"/>
          <w:tab w:val="left" w:pos="1245"/>
        </w:tabs>
        <w:spacing w:after="0" w:line="480" w:lineRule="auto"/>
        <w:jc w:val="both"/>
        <w:rPr>
          <w:rFonts w:ascii="Times New Roman" w:hAnsi="Times New Roman" w:cs="Times New Roman"/>
          <w:b/>
          <w:sz w:val="24"/>
          <w:szCs w:val="24"/>
        </w:rPr>
      </w:pPr>
      <w:r w:rsidRPr="005E1596">
        <w:rPr>
          <w:rFonts w:ascii="Times New Roman" w:hAnsi="Times New Roman" w:cs="Times New Roman"/>
          <w:b/>
          <w:sz w:val="24"/>
          <w:szCs w:val="24"/>
        </w:rPr>
        <w:t>Conclusion</w:t>
      </w:r>
    </w:p>
    <w:p w:rsidR="003D406F" w:rsidRDefault="0067239C" w:rsidP="009B4B5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In </w:t>
      </w:r>
      <w:r w:rsidR="00781BD8">
        <w:rPr>
          <w:rFonts w:ascii="Times New Roman" w:hAnsi="Times New Roman" w:cs="Times New Roman"/>
          <w:sz w:val="24"/>
          <w:szCs w:val="24"/>
        </w:rPr>
        <w:t xml:space="preserve">this brief, </w:t>
      </w:r>
      <w:r w:rsidR="00B379FB">
        <w:rPr>
          <w:rFonts w:ascii="Times New Roman" w:hAnsi="Times New Roman" w:cs="Times New Roman"/>
          <w:sz w:val="24"/>
          <w:szCs w:val="24"/>
        </w:rPr>
        <w:t xml:space="preserve">perceived parental support, healthy </w:t>
      </w:r>
      <w:r w:rsidR="00310042">
        <w:rPr>
          <w:rFonts w:ascii="Times New Roman" w:hAnsi="Times New Roman" w:cs="Times New Roman"/>
          <w:sz w:val="24"/>
          <w:szCs w:val="24"/>
        </w:rPr>
        <w:t>open communication</w:t>
      </w:r>
      <w:r w:rsidR="00B379FB">
        <w:rPr>
          <w:rFonts w:ascii="Times New Roman" w:hAnsi="Times New Roman" w:cs="Times New Roman"/>
          <w:sz w:val="24"/>
          <w:szCs w:val="24"/>
        </w:rPr>
        <w:t xml:space="preserve"> and close relationships are exclusively important for adolescents because they experience various emotional and physical changes. </w:t>
      </w:r>
      <w:r w:rsidR="00152768">
        <w:rPr>
          <w:rFonts w:ascii="Times New Roman" w:hAnsi="Times New Roman" w:cs="Times New Roman"/>
          <w:sz w:val="24"/>
          <w:szCs w:val="24"/>
        </w:rPr>
        <w:t xml:space="preserve">While confidentiality needs to be ensured and address their needs. </w:t>
      </w:r>
      <w:r w:rsidR="00EC15ED">
        <w:rPr>
          <w:rFonts w:ascii="Times New Roman" w:hAnsi="Times New Roman" w:cs="Times New Roman"/>
          <w:sz w:val="24"/>
          <w:szCs w:val="24"/>
        </w:rPr>
        <w:t xml:space="preserve">Successful parenting is predominantly obvious in situations that include limited adversity, a positive parenting environment, </w:t>
      </w:r>
      <w:r w:rsidR="003814B4">
        <w:rPr>
          <w:rFonts w:ascii="Times New Roman" w:hAnsi="Times New Roman" w:cs="Times New Roman"/>
          <w:sz w:val="24"/>
          <w:szCs w:val="24"/>
        </w:rPr>
        <w:t xml:space="preserve">and supportive social networks. </w:t>
      </w:r>
    </w:p>
    <w:p w:rsidR="000F37AA" w:rsidRDefault="000F37AA" w:rsidP="0074239D">
      <w:pPr>
        <w:spacing w:after="0" w:line="480" w:lineRule="auto"/>
        <w:rPr>
          <w:rFonts w:ascii="Times New Roman" w:hAnsi="Times New Roman" w:cs="Times New Roman"/>
          <w:sz w:val="24"/>
          <w:szCs w:val="24"/>
        </w:rPr>
      </w:pPr>
    </w:p>
    <w:p w:rsidR="000F37AA" w:rsidRDefault="000F37AA" w:rsidP="0074239D">
      <w:pPr>
        <w:spacing w:after="0" w:line="480" w:lineRule="auto"/>
        <w:rPr>
          <w:rFonts w:ascii="Times New Roman" w:hAnsi="Times New Roman" w:cs="Times New Roman"/>
          <w:sz w:val="24"/>
          <w:szCs w:val="24"/>
        </w:rPr>
      </w:pPr>
    </w:p>
    <w:p w:rsidR="000F37AA" w:rsidRDefault="000F37AA" w:rsidP="0074239D">
      <w:pPr>
        <w:spacing w:after="0" w:line="480" w:lineRule="auto"/>
        <w:rPr>
          <w:rFonts w:ascii="Times New Roman" w:hAnsi="Times New Roman" w:cs="Times New Roman"/>
          <w:sz w:val="24"/>
          <w:szCs w:val="24"/>
        </w:rPr>
      </w:pPr>
    </w:p>
    <w:p w:rsidR="000F37AA" w:rsidRDefault="000F37AA" w:rsidP="0074239D">
      <w:pPr>
        <w:spacing w:after="0" w:line="480" w:lineRule="auto"/>
        <w:rPr>
          <w:rFonts w:ascii="Times New Roman" w:hAnsi="Times New Roman" w:cs="Times New Roman"/>
          <w:sz w:val="24"/>
          <w:szCs w:val="24"/>
        </w:rPr>
      </w:pPr>
    </w:p>
    <w:p w:rsidR="000F37AA" w:rsidRDefault="000F37AA" w:rsidP="0074239D">
      <w:pPr>
        <w:spacing w:after="0" w:line="480" w:lineRule="auto"/>
        <w:rPr>
          <w:rFonts w:ascii="Times New Roman" w:hAnsi="Times New Roman" w:cs="Times New Roman"/>
          <w:sz w:val="24"/>
          <w:szCs w:val="24"/>
        </w:rPr>
      </w:pPr>
    </w:p>
    <w:p w:rsidR="000F37AA" w:rsidRDefault="000F37AA" w:rsidP="0074239D">
      <w:pPr>
        <w:spacing w:after="0" w:line="480" w:lineRule="auto"/>
        <w:rPr>
          <w:rFonts w:ascii="Times New Roman" w:hAnsi="Times New Roman" w:cs="Times New Roman"/>
          <w:sz w:val="24"/>
          <w:szCs w:val="24"/>
        </w:rPr>
      </w:pPr>
    </w:p>
    <w:p w:rsidR="000F37AA" w:rsidRDefault="000F37AA" w:rsidP="0074239D">
      <w:pPr>
        <w:spacing w:after="0" w:line="480" w:lineRule="auto"/>
        <w:rPr>
          <w:rFonts w:ascii="Times New Roman" w:hAnsi="Times New Roman" w:cs="Times New Roman"/>
          <w:sz w:val="24"/>
          <w:szCs w:val="24"/>
        </w:rPr>
      </w:pPr>
    </w:p>
    <w:p w:rsidR="000F37AA" w:rsidRDefault="000F37AA" w:rsidP="0074239D">
      <w:pPr>
        <w:spacing w:after="0" w:line="480" w:lineRule="auto"/>
        <w:rPr>
          <w:rFonts w:ascii="Times New Roman" w:hAnsi="Times New Roman" w:cs="Times New Roman"/>
          <w:sz w:val="24"/>
          <w:szCs w:val="24"/>
        </w:rPr>
      </w:pPr>
    </w:p>
    <w:p w:rsidR="000F37AA" w:rsidRDefault="000F37AA" w:rsidP="0074239D">
      <w:pPr>
        <w:spacing w:after="0" w:line="480" w:lineRule="auto"/>
        <w:rPr>
          <w:rFonts w:ascii="Times New Roman" w:hAnsi="Times New Roman" w:cs="Times New Roman"/>
          <w:sz w:val="24"/>
          <w:szCs w:val="24"/>
        </w:rPr>
      </w:pPr>
    </w:p>
    <w:p w:rsidR="000F37AA" w:rsidRDefault="000F37AA" w:rsidP="0074239D">
      <w:pPr>
        <w:spacing w:after="0" w:line="480" w:lineRule="auto"/>
        <w:rPr>
          <w:rFonts w:ascii="Times New Roman" w:hAnsi="Times New Roman" w:cs="Times New Roman"/>
          <w:sz w:val="24"/>
          <w:szCs w:val="24"/>
        </w:rPr>
      </w:pPr>
    </w:p>
    <w:p w:rsidR="000F37AA" w:rsidRDefault="000F37AA" w:rsidP="0074239D">
      <w:pPr>
        <w:spacing w:after="0" w:line="480" w:lineRule="auto"/>
        <w:rPr>
          <w:rFonts w:ascii="Times New Roman" w:hAnsi="Times New Roman" w:cs="Times New Roman"/>
          <w:sz w:val="24"/>
          <w:szCs w:val="24"/>
        </w:rPr>
      </w:pPr>
    </w:p>
    <w:p w:rsidR="000F37AA" w:rsidRDefault="000F37AA" w:rsidP="0074239D">
      <w:pPr>
        <w:spacing w:after="0" w:line="480" w:lineRule="auto"/>
        <w:rPr>
          <w:rFonts w:ascii="Times New Roman" w:hAnsi="Times New Roman" w:cs="Times New Roman"/>
          <w:sz w:val="24"/>
          <w:szCs w:val="24"/>
        </w:rPr>
      </w:pPr>
    </w:p>
    <w:p w:rsidR="00FB348B" w:rsidRDefault="00FB348B" w:rsidP="0074239D">
      <w:pPr>
        <w:spacing w:after="0" w:line="480" w:lineRule="auto"/>
        <w:rPr>
          <w:rFonts w:ascii="Times New Roman" w:hAnsi="Times New Roman" w:cs="Times New Roman"/>
          <w:sz w:val="24"/>
          <w:szCs w:val="24"/>
        </w:rPr>
      </w:pPr>
    </w:p>
    <w:p w:rsidR="00F41D9A" w:rsidRDefault="00F41D9A" w:rsidP="0074239D">
      <w:pPr>
        <w:spacing w:after="0" w:line="480" w:lineRule="auto"/>
        <w:rPr>
          <w:rFonts w:ascii="Times New Roman" w:hAnsi="Times New Roman" w:cs="Times New Roman"/>
          <w:sz w:val="24"/>
          <w:szCs w:val="24"/>
        </w:rPr>
      </w:pPr>
    </w:p>
    <w:p w:rsidR="00F41D9A" w:rsidRDefault="00F41D9A" w:rsidP="0074239D">
      <w:pPr>
        <w:spacing w:after="0" w:line="480" w:lineRule="auto"/>
        <w:rPr>
          <w:rFonts w:ascii="Times New Roman" w:hAnsi="Times New Roman" w:cs="Times New Roman"/>
          <w:sz w:val="24"/>
          <w:szCs w:val="24"/>
        </w:rPr>
      </w:pPr>
    </w:p>
    <w:p w:rsidR="004B59D5" w:rsidRDefault="0067239C" w:rsidP="000F37AA">
      <w:pPr>
        <w:spacing w:after="0" w:line="480" w:lineRule="auto"/>
        <w:ind w:left="720"/>
        <w:jc w:val="center"/>
        <w:rPr>
          <w:rFonts w:ascii="Times New Roman" w:hAnsi="Times New Roman" w:cs="Times New Roman"/>
          <w:sz w:val="24"/>
          <w:szCs w:val="24"/>
        </w:rPr>
      </w:pPr>
      <w:r>
        <w:rPr>
          <w:rFonts w:ascii="Times New Roman" w:hAnsi="Times New Roman" w:cs="Times New Roman"/>
          <w:sz w:val="24"/>
          <w:szCs w:val="24"/>
        </w:rPr>
        <w:lastRenderedPageBreak/>
        <w:t>Works Cited</w:t>
      </w:r>
    </w:p>
    <w:p w:rsidR="004C1325" w:rsidRPr="004C1325" w:rsidRDefault="004C1325" w:rsidP="004C1325">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4C1325">
        <w:rPr>
          <w:rFonts w:ascii="Times New Roman" w:hAnsi="Times New Roman" w:cs="Times New Roman"/>
          <w:sz w:val="24"/>
        </w:rPr>
        <w:t xml:space="preserve">Moore, Kristin Anderson, et al. </w:t>
      </w:r>
      <w:r w:rsidRPr="004C1325">
        <w:rPr>
          <w:rFonts w:ascii="Times New Roman" w:hAnsi="Times New Roman" w:cs="Times New Roman"/>
          <w:i/>
          <w:iCs/>
          <w:sz w:val="24"/>
        </w:rPr>
        <w:t xml:space="preserve">Exploring the Links </w:t>
      </w:r>
      <w:proofErr w:type="gramStart"/>
      <w:r w:rsidRPr="004C1325">
        <w:rPr>
          <w:rFonts w:ascii="Times New Roman" w:hAnsi="Times New Roman" w:cs="Times New Roman"/>
          <w:i/>
          <w:iCs/>
          <w:sz w:val="24"/>
        </w:rPr>
        <w:t>Between</w:t>
      </w:r>
      <w:proofErr w:type="gramEnd"/>
      <w:r w:rsidRPr="004C1325">
        <w:rPr>
          <w:rFonts w:ascii="Times New Roman" w:hAnsi="Times New Roman" w:cs="Times New Roman"/>
          <w:i/>
          <w:iCs/>
          <w:sz w:val="24"/>
        </w:rPr>
        <w:t xml:space="preserve"> Family Strengths and Adolescents Outcomes. Research Brief, Publication #2009-20</w:t>
      </w:r>
      <w:r w:rsidRPr="004C1325">
        <w:rPr>
          <w:rFonts w:ascii="Times New Roman" w:hAnsi="Times New Roman" w:cs="Times New Roman"/>
          <w:sz w:val="24"/>
        </w:rPr>
        <w:t>. Child Trends, 2009.</w:t>
      </w:r>
    </w:p>
    <w:p w:rsidR="004C1325" w:rsidRPr="004C1325" w:rsidRDefault="004C1325" w:rsidP="004C1325">
      <w:pPr>
        <w:pStyle w:val="Bibliography"/>
        <w:rPr>
          <w:rFonts w:ascii="Times New Roman" w:hAnsi="Times New Roman" w:cs="Times New Roman"/>
          <w:sz w:val="24"/>
        </w:rPr>
      </w:pPr>
      <w:r w:rsidRPr="004C1325">
        <w:rPr>
          <w:rFonts w:ascii="Times New Roman" w:hAnsi="Times New Roman" w:cs="Times New Roman"/>
          <w:sz w:val="24"/>
        </w:rPr>
        <w:t xml:space="preserve">US Census Bureau, Demographic Internet Staff. </w:t>
      </w:r>
      <w:r w:rsidRPr="004C1325">
        <w:rPr>
          <w:rFonts w:ascii="Times New Roman" w:hAnsi="Times New Roman" w:cs="Times New Roman"/>
          <w:i/>
          <w:iCs/>
          <w:sz w:val="24"/>
        </w:rPr>
        <w:t>Current Population Survey (CPS), CPS Table Creator</w:t>
      </w:r>
      <w:r w:rsidRPr="004C1325">
        <w:rPr>
          <w:rFonts w:ascii="Times New Roman" w:hAnsi="Times New Roman" w:cs="Times New Roman"/>
          <w:sz w:val="24"/>
        </w:rPr>
        <w:t>. https://www.census.gov/cps/data/cpstablecreator.html. Accessed 24 May 2019.</w:t>
      </w:r>
    </w:p>
    <w:p w:rsidR="000F37AA" w:rsidRDefault="004C1325" w:rsidP="004C1325">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bookmarkStart w:id="0" w:name="_GoBack"/>
      <w:bookmarkEnd w:id="0"/>
    </w:p>
    <w:p w:rsidR="004B59D5" w:rsidRPr="000F37AA" w:rsidRDefault="004B59D5" w:rsidP="000F37AA">
      <w:pPr>
        <w:ind w:firstLine="720"/>
        <w:rPr>
          <w:rFonts w:ascii="Times New Roman" w:hAnsi="Times New Roman" w:cs="Times New Roman"/>
          <w:sz w:val="24"/>
          <w:szCs w:val="24"/>
        </w:rPr>
      </w:pPr>
    </w:p>
    <w:sectPr w:rsidR="004B59D5" w:rsidRPr="000F37AA" w:rsidSect="00A8393A">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7239C" w:rsidRDefault="0067239C">
      <w:pPr>
        <w:spacing w:after="0" w:line="240" w:lineRule="auto"/>
      </w:pPr>
      <w:r>
        <w:separator/>
      </w:r>
    </w:p>
  </w:endnote>
  <w:endnote w:type="continuationSeparator" w:id="0">
    <w:p w:rsidR="0067239C" w:rsidRDefault="006723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7239C" w:rsidRDefault="0067239C">
      <w:pPr>
        <w:spacing w:after="0" w:line="240" w:lineRule="auto"/>
      </w:pPr>
      <w:r>
        <w:separator/>
      </w:r>
    </w:p>
  </w:footnote>
  <w:footnote w:type="continuationSeparator" w:id="0">
    <w:p w:rsidR="0067239C" w:rsidRDefault="0067239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RDefault="0067239C" w:rsidP="00E04C6E">
        <w:pPr>
          <w:pStyle w:val="Header"/>
          <w:spacing w:line="480" w:lineRule="auto"/>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008D57EA" w:rsidRPr="00A8393A">
          <w:rPr>
            <w:rFonts w:ascii="Times New Roman" w:hAnsi="Times New Roman" w:cs="Times New Roman"/>
            <w:sz w:val="24"/>
            <w:szCs w:val="24"/>
          </w:rPr>
          <w:fldChar w:fldCharType="begin"/>
        </w:r>
        <w:r w:rsidR="00D71C6F" w:rsidRPr="00A8393A">
          <w:rPr>
            <w:rFonts w:ascii="Times New Roman" w:hAnsi="Times New Roman" w:cs="Times New Roman"/>
            <w:sz w:val="24"/>
            <w:szCs w:val="24"/>
          </w:rPr>
          <w:instrText xml:space="preserve"> PAGE   \* MERGEFORMAT </w:instrText>
        </w:r>
        <w:r w:rsidR="008D57EA" w:rsidRPr="00A8393A">
          <w:rPr>
            <w:rFonts w:ascii="Times New Roman" w:hAnsi="Times New Roman" w:cs="Times New Roman"/>
            <w:sz w:val="24"/>
            <w:szCs w:val="24"/>
          </w:rPr>
          <w:fldChar w:fldCharType="separate"/>
        </w:r>
        <w:r w:rsidR="004C1325">
          <w:rPr>
            <w:rFonts w:ascii="Times New Roman" w:hAnsi="Times New Roman" w:cs="Times New Roman"/>
            <w:noProof/>
            <w:sz w:val="24"/>
            <w:szCs w:val="24"/>
          </w:rPr>
          <w:t>2</w:t>
        </w:r>
        <w:r w:rsidR="008D57EA"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tDQxsrQwtjQ2tzQzMjJS0lEKTi0uzszPAykwrAUAMhgePCwAAAA="/>
  </w:docVars>
  <w:rsids>
    <w:rsidRoot w:val="00A8393A"/>
    <w:rsid w:val="0000440D"/>
    <w:rsid w:val="00004668"/>
    <w:rsid w:val="00007A52"/>
    <w:rsid w:val="00023012"/>
    <w:rsid w:val="0003179B"/>
    <w:rsid w:val="00037649"/>
    <w:rsid w:val="00045C19"/>
    <w:rsid w:val="000519E6"/>
    <w:rsid w:val="0005236C"/>
    <w:rsid w:val="00081B93"/>
    <w:rsid w:val="00090E6C"/>
    <w:rsid w:val="000A2BE5"/>
    <w:rsid w:val="000A361E"/>
    <w:rsid w:val="000A705B"/>
    <w:rsid w:val="000B7FB2"/>
    <w:rsid w:val="000C4D0C"/>
    <w:rsid w:val="000C4F49"/>
    <w:rsid w:val="000C77AC"/>
    <w:rsid w:val="000D2BA1"/>
    <w:rsid w:val="000E132D"/>
    <w:rsid w:val="000F072E"/>
    <w:rsid w:val="000F37AA"/>
    <w:rsid w:val="001124AC"/>
    <w:rsid w:val="00123DDE"/>
    <w:rsid w:val="00130C17"/>
    <w:rsid w:val="00142AD9"/>
    <w:rsid w:val="00152768"/>
    <w:rsid w:val="00175A79"/>
    <w:rsid w:val="00180915"/>
    <w:rsid w:val="00191699"/>
    <w:rsid w:val="00192678"/>
    <w:rsid w:val="001A3700"/>
    <w:rsid w:val="001A67DC"/>
    <w:rsid w:val="001D2DA7"/>
    <w:rsid w:val="001E4844"/>
    <w:rsid w:val="00207C70"/>
    <w:rsid w:val="002128DC"/>
    <w:rsid w:val="002259A3"/>
    <w:rsid w:val="00226B8E"/>
    <w:rsid w:val="002324B1"/>
    <w:rsid w:val="002459C3"/>
    <w:rsid w:val="002474F8"/>
    <w:rsid w:val="00251D5E"/>
    <w:rsid w:val="00255A8F"/>
    <w:rsid w:val="00257E55"/>
    <w:rsid w:val="0026028E"/>
    <w:rsid w:val="0027162B"/>
    <w:rsid w:val="00274237"/>
    <w:rsid w:val="002778D0"/>
    <w:rsid w:val="00287C80"/>
    <w:rsid w:val="0029140D"/>
    <w:rsid w:val="002A37D4"/>
    <w:rsid w:val="002A6446"/>
    <w:rsid w:val="002D65CE"/>
    <w:rsid w:val="002E6751"/>
    <w:rsid w:val="002F7BC3"/>
    <w:rsid w:val="0030266D"/>
    <w:rsid w:val="00307F91"/>
    <w:rsid w:val="00310042"/>
    <w:rsid w:val="00314A0B"/>
    <w:rsid w:val="0032680E"/>
    <w:rsid w:val="00327509"/>
    <w:rsid w:val="003325CE"/>
    <w:rsid w:val="00364975"/>
    <w:rsid w:val="00380014"/>
    <w:rsid w:val="00380BB1"/>
    <w:rsid w:val="003814B4"/>
    <w:rsid w:val="003A254E"/>
    <w:rsid w:val="003A32AF"/>
    <w:rsid w:val="003A4394"/>
    <w:rsid w:val="003B5FCD"/>
    <w:rsid w:val="003D17FC"/>
    <w:rsid w:val="003D406F"/>
    <w:rsid w:val="003F7E6C"/>
    <w:rsid w:val="0040065D"/>
    <w:rsid w:val="00414D51"/>
    <w:rsid w:val="00427B27"/>
    <w:rsid w:val="0043229F"/>
    <w:rsid w:val="00435CAD"/>
    <w:rsid w:val="00476C45"/>
    <w:rsid w:val="004770D1"/>
    <w:rsid w:val="0047746F"/>
    <w:rsid w:val="004830DF"/>
    <w:rsid w:val="00487FB0"/>
    <w:rsid w:val="00491929"/>
    <w:rsid w:val="004A4497"/>
    <w:rsid w:val="004B54EB"/>
    <w:rsid w:val="004B59D5"/>
    <w:rsid w:val="004C1325"/>
    <w:rsid w:val="004E189E"/>
    <w:rsid w:val="00501962"/>
    <w:rsid w:val="00514DB3"/>
    <w:rsid w:val="005165C4"/>
    <w:rsid w:val="0052491E"/>
    <w:rsid w:val="00533078"/>
    <w:rsid w:val="00540363"/>
    <w:rsid w:val="0054672B"/>
    <w:rsid w:val="00547975"/>
    <w:rsid w:val="00557E8D"/>
    <w:rsid w:val="00563655"/>
    <w:rsid w:val="0059176E"/>
    <w:rsid w:val="005A00A8"/>
    <w:rsid w:val="005A0220"/>
    <w:rsid w:val="005A256B"/>
    <w:rsid w:val="005D099E"/>
    <w:rsid w:val="005D11A4"/>
    <w:rsid w:val="005E1596"/>
    <w:rsid w:val="005E46DF"/>
    <w:rsid w:val="005E4C93"/>
    <w:rsid w:val="006010D8"/>
    <w:rsid w:val="00613A5E"/>
    <w:rsid w:val="00623EDC"/>
    <w:rsid w:val="00624516"/>
    <w:rsid w:val="00626761"/>
    <w:rsid w:val="00645700"/>
    <w:rsid w:val="006601B1"/>
    <w:rsid w:val="006659D4"/>
    <w:rsid w:val="00670CBA"/>
    <w:rsid w:val="0067239C"/>
    <w:rsid w:val="00677C40"/>
    <w:rsid w:val="00694FDA"/>
    <w:rsid w:val="006B2747"/>
    <w:rsid w:val="006B508D"/>
    <w:rsid w:val="006C0CB4"/>
    <w:rsid w:val="006D3DF5"/>
    <w:rsid w:val="006D6792"/>
    <w:rsid w:val="006E25C8"/>
    <w:rsid w:val="006E4711"/>
    <w:rsid w:val="006F137E"/>
    <w:rsid w:val="006F5ADA"/>
    <w:rsid w:val="007231FA"/>
    <w:rsid w:val="0074239D"/>
    <w:rsid w:val="00750257"/>
    <w:rsid w:val="0076369E"/>
    <w:rsid w:val="007703B7"/>
    <w:rsid w:val="007712E7"/>
    <w:rsid w:val="00775832"/>
    <w:rsid w:val="00781BD8"/>
    <w:rsid w:val="00797D71"/>
    <w:rsid w:val="007B7C5A"/>
    <w:rsid w:val="007C1AD6"/>
    <w:rsid w:val="007D708A"/>
    <w:rsid w:val="007F30BA"/>
    <w:rsid w:val="007F3469"/>
    <w:rsid w:val="008002FE"/>
    <w:rsid w:val="00810272"/>
    <w:rsid w:val="00814B27"/>
    <w:rsid w:val="00821F05"/>
    <w:rsid w:val="0082339E"/>
    <w:rsid w:val="00841350"/>
    <w:rsid w:val="008517AF"/>
    <w:rsid w:val="00851AE3"/>
    <w:rsid w:val="008608C7"/>
    <w:rsid w:val="008770AB"/>
    <w:rsid w:val="008946A6"/>
    <w:rsid w:val="008B7558"/>
    <w:rsid w:val="008D55B1"/>
    <w:rsid w:val="008D57EA"/>
    <w:rsid w:val="008E584F"/>
    <w:rsid w:val="008E66B9"/>
    <w:rsid w:val="008F0331"/>
    <w:rsid w:val="009066F8"/>
    <w:rsid w:val="00917E5C"/>
    <w:rsid w:val="00937A08"/>
    <w:rsid w:val="00941CCA"/>
    <w:rsid w:val="009558B0"/>
    <w:rsid w:val="00957D9E"/>
    <w:rsid w:val="009879C0"/>
    <w:rsid w:val="00993B7D"/>
    <w:rsid w:val="009A1AE9"/>
    <w:rsid w:val="009A7AB2"/>
    <w:rsid w:val="009B3F91"/>
    <w:rsid w:val="009B4AE5"/>
    <w:rsid w:val="009B4B50"/>
    <w:rsid w:val="009B5973"/>
    <w:rsid w:val="009B74E8"/>
    <w:rsid w:val="009C5CAA"/>
    <w:rsid w:val="009D3594"/>
    <w:rsid w:val="009D7414"/>
    <w:rsid w:val="009E7A60"/>
    <w:rsid w:val="009F20DE"/>
    <w:rsid w:val="009F5095"/>
    <w:rsid w:val="00A02A42"/>
    <w:rsid w:val="00A0488F"/>
    <w:rsid w:val="00A161B0"/>
    <w:rsid w:val="00A23797"/>
    <w:rsid w:val="00A242E5"/>
    <w:rsid w:val="00A259FF"/>
    <w:rsid w:val="00A31342"/>
    <w:rsid w:val="00A40DB0"/>
    <w:rsid w:val="00A5191D"/>
    <w:rsid w:val="00A54D7F"/>
    <w:rsid w:val="00A6443E"/>
    <w:rsid w:val="00A67907"/>
    <w:rsid w:val="00A71423"/>
    <w:rsid w:val="00A72F5B"/>
    <w:rsid w:val="00A8393A"/>
    <w:rsid w:val="00A87841"/>
    <w:rsid w:val="00A92E2C"/>
    <w:rsid w:val="00AA154C"/>
    <w:rsid w:val="00AA2A73"/>
    <w:rsid w:val="00AA5AF5"/>
    <w:rsid w:val="00AC1E74"/>
    <w:rsid w:val="00AC215A"/>
    <w:rsid w:val="00AE19E4"/>
    <w:rsid w:val="00AE7C43"/>
    <w:rsid w:val="00AF13EA"/>
    <w:rsid w:val="00AF1D96"/>
    <w:rsid w:val="00AF4C66"/>
    <w:rsid w:val="00B1678B"/>
    <w:rsid w:val="00B1719F"/>
    <w:rsid w:val="00B2020C"/>
    <w:rsid w:val="00B22370"/>
    <w:rsid w:val="00B3021D"/>
    <w:rsid w:val="00B37643"/>
    <w:rsid w:val="00B379FB"/>
    <w:rsid w:val="00B459AE"/>
    <w:rsid w:val="00B55A50"/>
    <w:rsid w:val="00B60F71"/>
    <w:rsid w:val="00B613C9"/>
    <w:rsid w:val="00B86817"/>
    <w:rsid w:val="00B94E61"/>
    <w:rsid w:val="00B96371"/>
    <w:rsid w:val="00B97700"/>
    <w:rsid w:val="00B97B28"/>
    <w:rsid w:val="00BD2C2D"/>
    <w:rsid w:val="00BF0583"/>
    <w:rsid w:val="00BF7321"/>
    <w:rsid w:val="00C30C0E"/>
    <w:rsid w:val="00C3229A"/>
    <w:rsid w:val="00C33769"/>
    <w:rsid w:val="00C37F9D"/>
    <w:rsid w:val="00C516B5"/>
    <w:rsid w:val="00C54F48"/>
    <w:rsid w:val="00C56A75"/>
    <w:rsid w:val="00C869F7"/>
    <w:rsid w:val="00CA3C84"/>
    <w:rsid w:val="00CA469B"/>
    <w:rsid w:val="00CB2F72"/>
    <w:rsid w:val="00CD3396"/>
    <w:rsid w:val="00CD3891"/>
    <w:rsid w:val="00CE5B85"/>
    <w:rsid w:val="00D023BB"/>
    <w:rsid w:val="00D16C54"/>
    <w:rsid w:val="00D1702C"/>
    <w:rsid w:val="00D17FEA"/>
    <w:rsid w:val="00D24BA6"/>
    <w:rsid w:val="00D345CD"/>
    <w:rsid w:val="00D34E08"/>
    <w:rsid w:val="00D37627"/>
    <w:rsid w:val="00D401A5"/>
    <w:rsid w:val="00D4304E"/>
    <w:rsid w:val="00D44851"/>
    <w:rsid w:val="00D44AAB"/>
    <w:rsid w:val="00D54AC9"/>
    <w:rsid w:val="00D66270"/>
    <w:rsid w:val="00D715E8"/>
    <w:rsid w:val="00D71C6F"/>
    <w:rsid w:val="00D73B69"/>
    <w:rsid w:val="00D82822"/>
    <w:rsid w:val="00D84B40"/>
    <w:rsid w:val="00D8516B"/>
    <w:rsid w:val="00D9431F"/>
    <w:rsid w:val="00DB3664"/>
    <w:rsid w:val="00DB6E19"/>
    <w:rsid w:val="00DC47FC"/>
    <w:rsid w:val="00DD3501"/>
    <w:rsid w:val="00DD3D7E"/>
    <w:rsid w:val="00E04239"/>
    <w:rsid w:val="00E04C6E"/>
    <w:rsid w:val="00E2271E"/>
    <w:rsid w:val="00E37210"/>
    <w:rsid w:val="00E468E7"/>
    <w:rsid w:val="00E53850"/>
    <w:rsid w:val="00E56B0C"/>
    <w:rsid w:val="00E62B9C"/>
    <w:rsid w:val="00E75D1E"/>
    <w:rsid w:val="00E76D69"/>
    <w:rsid w:val="00E93F1E"/>
    <w:rsid w:val="00EB2204"/>
    <w:rsid w:val="00EB4165"/>
    <w:rsid w:val="00EC15ED"/>
    <w:rsid w:val="00EC36DF"/>
    <w:rsid w:val="00EC46E9"/>
    <w:rsid w:val="00EC5857"/>
    <w:rsid w:val="00EC693C"/>
    <w:rsid w:val="00ED341A"/>
    <w:rsid w:val="00ED63DA"/>
    <w:rsid w:val="00ED6C11"/>
    <w:rsid w:val="00EE44B5"/>
    <w:rsid w:val="00EF2BBF"/>
    <w:rsid w:val="00EF4D19"/>
    <w:rsid w:val="00F200C9"/>
    <w:rsid w:val="00F202F9"/>
    <w:rsid w:val="00F41D9A"/>
    <w:rsid w:val="00F421D3"/>
    <w:rsid w:val="00F52DA5"/>
    <w:rsid w:val="00F57703"/>
    <w:rsid w:val="00F64BFF"/>
    <w:rsid w:val="00F66D0B"/>
    <w:rsid w:val="00F676B4"/>
    <w:rsid w:val="00F734CD"/>
    <w:rsid w:val="00F7455D"/>
    <w:rsid w:val="00F82155"/>
    <w:rsid w:val="00F83517"/>
    <w:rsid w:val="00F84282"/>
    <w:rsid w:val="00F96E6E"/>
    <w:rsid w:val="00FB0632"/>
    <w:rsid w:val="00FB348B"/>
    <w:rsid w:val="00FC3E3F"/>
    <w:rsid w:val="00FC6032"/>
    <w:rsid w:val="00FD4D33"/>
    <w:rsid w:val="00FD562E"/>
    <w:rsid w:val="00FD5A1A"/>
    <w:rsid w:val="00FE3D97"/>
    <w:rsid w:val="00FE7CD4"/>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856E935-E024-400E-85E6-E453E354C3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paragraph" w:styleId="Bibliography">
    <w:name w:val="Bibliography"/>
    <w:basedOn w:val="Normal"/>
    <w:next w:val="Normal"/>
    <w:uiPriority w:val="37"/>
    <w:unhideWhenUsed/>
    <w:rsid w:val="000F37A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6</TotalTime>
  <Pages>3</Pages>
  <Words>887</Words>
  <Characters>5057</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Muhammad Abbas Baroh</cp:lastModifiedBy>
  <cp:revision>73</cp:revision>
  <dcterms:created xsi:type="dcterms:W3CDTF">2019-04-11T04:20:00Z</dcterms:created>
  <dcterms:modified xsi:type="dcterms:W3CDTF">2019-05-24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yvpXRO8V"/&gt;&lt;style id="http://www.zotero.org/styles/modern-language-association" hasBibliography="1" bibliographyStyleHasBeenSet="1"/&gt;&lt;prefs&gt;&lt;pref name="fieldType" value="Field"/&gt;&lt;pref name="autom</vt:lpwstr>
  </property>
  <property fmtid="{D5CDD505-2E9C-101B-9397-08002B2CF9AE}" pid="3" name="ZOTERO_PREF_2">
    <vt:lpwstr>aticJournalAbbreviations" value="true"/&gt;&lt;/prefs&gt;&lt;/data&gt;</vt:lpwstr>
  </property>
</Properties>
</file>